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EBEC8D" w14:textId="77777777" w:rsidR="00FC5EAD" w:rsidRDefault="00FC5EAD"/>
    <w:p w14:paraId="2ADEAE12" w14:textId="77777777" w:rsidR="00CB3B37" w:rsidRDefault="00CB3B37"/>
    <w:p w14:paraId="3BC8C201" w14:textId="77777777" w:rsidR="00CB3B37" w:rsidRDefault="00CB3B37">
      <w:pPr>
        <w:rPr>
          <w:b/>
          <w:bCs/>
          <w:u w:val="single"/>
        </w:rPr>
      </w:pPr>
      <w:r w:rsidRPr="00CB3B37">
        <w:rPr>
          <w:b/>
          <w:bCs/>
          <w:u w:val="single"/>
        </w:rPr>
        <w:t>Literature Review</w:t>
      </w:r>
    </w:p>
    <w:p w14:paraId="1FC7758F" w14:textId="77777777" w:rsidR="00CB3B37" w:rsidRDefault="00CB3B37">
      <w:pPr>
        <w:rPr>
          <w:b/>
          <w:bCs/>
          <w:u w:val="single"/>
        </w:rPr>
      </w:pPr>
    </w:p>
    <w:p w14:paraId="41F5B695" w14:textId="14C08F39" w:rsidR="00696914" w:rsidRDefault="00696914" w:rsidP="00696914">
      <w:r>
        <w:t>Broad overview of sentiment analysis/opinion mining</w:t>
      </w:r>
      <w:r w:rsidR="004737FB">
        <w:fldChar w:fldCharType="begin"/>
      </w:r>
      <w:r w:rsidR="004737FB">
        <w:instrText xml:space="preserve"> ADDIN EN.CITE &lt;EndNote&gt;&lt;Cite&gt;&lt;Author&gt;Cambria&lt;/Author&gt;&lt;Year&gt;2013&lt;/Year&gt;&lt;RecNum&gt;2&lt;/RecNum&gt;&lt;DisplayText&gt;(Cambria, Schuller et al. 2013)&lt;/DisplayText&gt;&lt;record&gt;&lt;rec-number&gt;2&lt;/rec-number&gt;&lt;foreign-keys&gt;&lt;key app="EN" db-id="waaa0ept9wzf0nertdlpxdd8dstxfx0waw9z" timestamp="1549395382" guid="e508b06c-dc95-43c7-8633-026b849b43f5"&gt;2&lt;/key&gt;&lt;/foreign-keys&gt;&lt;ref-type name="Journal Article"&gt;17&lt;/ref-type&gt;&lt;contributors&gt;&lt;authors&gt;&lt;author&gt;Cambria, E.&lt;/author&gt;&lt;author&gt;Schuller, B.&lt;/author&gt;&lt;author&gt;Yunqing Xia, C.&lt;/author&gt;&lt;author&gt;Havasi, C.&lt;/author&gt;&lt;/authors&gt;&lt;/contributors&gt;&lt;titles&gt;&lt;title&gt;New Avenues in Opinion Mining and Sentiment Analysis&lt;/title&gt;&lt;secondary-title&gt;Intelligent Systems, IEEE&lt;/secondary-title&gt;&lt;/titles&gt;&lt;periodical&gt;&lt;full-title&gt;Intelligent Systems, IEEE&lt;/full-title&gt;&lt;/periodical&gt;&lt;pages&gt;15-21&lt;/pages&gt;&lt;volume&gt;28&lt;/volume&gt;&lt;number&gt;2&lt;/number&gt;&lt;keywords&gt;&lt;keyword&gt;Computing and Processing&lt;/keyword&gt;&lt;keyword&gt;Signal Processing and Analysis&lt;/keyword&gt;&lt;/keywords&gt;&lt;dates&gt;&lt;year&gt;2013&lt;/year&gt;&lt;/dates&gt;&lt;pub-location&gt;USA&lt;/pub-location&gt;&lt;isbn&gt;1541-1672&lt;/isbn&gt;&lt;urls&gt;&lt;/urls&gt;&lt;electronic-resource-num&gt;10.1109/MIS.2013.30&lt;/electronic-resource-num&gt;&lt;/record&gt;&lt;/Cite&gt;&lt;/EndNote&gt;</w:instrText>
      </w:r>
      <w:r w:rsidR="004737FB">
        <w:fldChar w:fldCharType="separate"/>
      </w:r>
      <w:r w:rsidR="004737FB">
        <w:rPr>
          <w:noProof/>
        </w:rPr>
        <w:t>(Cambria, Schuller et al. 2013)</w:t>
      </w:r>
      <w:r w:rsidR="004737FB">
        <w:fldChar w:fldCharType="end"/>
      </w:r>
    </w:p>
    <w:p w14:paraId="0A6A3E7C" w14:textId="77777777" w:rsidR="00696914" w:rsidRDefault="00C45EC6" w:rsidP="00696914">
      <w:pPr>
        <w:pStyle w:val="ListParagraph"/>
        <w:numPr>
          <w:ilvl w:val="0"/>
          <w:numId w:val="1"/>
        </w:numPr>
      </w:pPr>
      <w:r>
        <w:t xml:space="preserve">Opinion mining includes polarity classification (of a single issue – which can have a degree to it) and agreement detection (should pair of text items receive same labels); can we detect and exclude “flames” – overly heated or antagonistic language. </w:t>
      </w:r>
    </w:p>
    <w:p w14:paraId="28EBD20C" w14:textId="77777777" w:rsidR="00C45EC6" w:rsidRDefault="00696914" w:rsidP="00696914">
      <w:pPr>
        <w:pStyle w:val="ListParagraph"/>
        <w:numPr>
          <w:ilvl w:val="0"/>
          <w:numId w:val="1"/>
        </w:numPr>
      </w:pPr>
      <w:r>
        <w:t xml:space="preserve"> </w:t>
      </w:r>
      <w:r w:rsidR="00C45EC6">
        <w:t>Extract feature vectors for term frequency and presence</w:t>
      </w:r>
      <w:r>
        <w:t>, use token position; adjectives heavily used for sentiment classification</w:t>
      </w:r>
    </w:p>
    <w:p w14:paraId="79E5D645" w14:textId="77777777" w:rsidR="00696914" w:rsidRDefault="00696914" w:rsidP="00696914">
      <w:pPr>
        <w:pStyle w:val="ListParagraph"/>
        <w:numPr>
          <w:ilvl w:val="0"/>
          <w:numId w:val="1"/>
        </w:numPr>
      </w:pPr>
      <w:r>
        <w:t>Unsupervised learning – sentiment lexicon a term’s prior polarity/subjectivity helps id contextual polarity or subjectivity</w:t>
      </w:r>
    </w:p>
    <w:p w14:paraId="015A12F3" w14:textId="77777777" w:rsidR="00696914" w:rsidRDefault="00696914" w:rsidP="00696914">
      <w:pPr>
        <w:pStyle w:val="ListParagraph"/>
        <w:numPr>
          <w:ilvl w:val="0"/>
          <w:numId w:val="1"/>
        </w:numPr>
      </w:pPr>
      <w:r>
        <w:t xml:space="preserve">Have to develop </w:t>
      </w:r>
      <w:proofErr w:type="spellStart"/>
      <w:r w:rsidR="00821A2B">
        <w:t>pos</w:t>
      </w:r>
      <w:proofErr w:type="spellEnd"/>
      <w:r w:rsidR="00821A2B">
        <w:t>/neg specific to movies and books</w:t>
      </w:r>
    </w:p>
    <w:p w14:paraId="7795ADBF" w14:textId="77777777" w:rsidR="00C45EC6" w:rsidRDefault="00C45EC6" w:rsidP="00CB3B37"/>
    <w:p w14:paraId="44375E71" w14:textId="64D942FB" w:rsidR="00C45EC6" w:rsidRDefault="00096CA1" w:rsidP="00CB3B37">
      <w:r>
        <w:t>What’s already been done w/ movies + books in the past</w:t>
      </w:r>
    </w:p>
    <w:p w14:paraId="25D6E1B0" w14:textId="61B95935" w:rsidR="00096CA1" w:rsidRDefault="00096CA1" w:rsidP="00096CA1">
      <w:pPr>
        <w:pStyle w:val="ListParagraph"/>
        <w:numPr>
          <w:ilvl w:val="0"/>
          <w:numId w:val="2"/>
        </w:numPr>
      </w:pPr>
      <w:r>
        <w:t xml:space="preserve">Supervised learning (using numeric rating) with </w:t>
      </w:r>
      <w:r w:rsidR="002B7596">
        <w:t xml:space="preserve">overall </w:t>
      </w:r>
      <w:r>
        <w:t>positive/negative classification of movie reviews using Naïve Bayes classifier</w:t>
      </w:r>
      <w:r w:rsidR="002B7596">
        <w:t xml:space="preserve"> (w/ 89% accuracy)</w:t>
      </w:r>
      <w:r>
        <w:t>, AdaBoost algorithm, fuzzy lattic</w:t>
      </w:r>
      <w:r w:rsidR="00154BA5">
        <w:t xml:space="preserve">e </w:t>
      </w:r>
      <w:r>
        <w:t>reasoning</w:t>
      </w:r>
      <w:r w:rsidR="004737FB">
        <w:fldChar w:fldCharType="begin"/>
      </w:r>
      <w:r w:rsidR="004737FB">
        <w:instrText xml:space="preserve"> ADDIN EN.CITE &lt;EndNote&gt;&lt;Cite&gt;&lt;Author&gt;Satheesh Kumar&lt;/Author&gt;&lt;Year&gt;2013&lt;/Year&gt;&lt;RecNum&gt;3&lt;/RecNum&gt;&lt;DisplayText&gt;(Satheesh Kumar and Vijayan 2013)&lt;/DisplayText&gt;&lt;record&gt;&lt;rec-number&gt;3&lt;/rec-number&gt;&lt;foreign-keys&gt;&lt;key app="EN" db-id="waaa0ept9wzf0nertdlpxdd8dstxfx0waw9z" timestamp="1549397310" guid="514ab738-a7e1-4848-b0d1-838aa01e593d"&gt;3&lt;/key&gt;&lt;key app="ENWeb" db-id=""&gt;0&lt;/key&gt;&lt;/foreign-keys&gt;&lt;ref-type name="Journal Article"&gt;17&lt;/ref-type&gt;&lt;contributors&gt;&lt;authors&gt;&lt;author&gt;Satheesh Kumar, R.&lt;/author&gt;&lt;author&gt;Vijayan, S.&lt;/author&gt;&lt;/authors&gt;&lt;/contributors&gt;&lt;titles&gt;&lt;title&gt;Mining movie reviews - An evaluation&lt;/title&gt;&lt;secondary-title&gt;Journal of Theoretical and Applied Information Technology&lt;/secondary-title&gt;&lt;/titles&gt;&lt;periodical&gt;&lt;full-title&gt;Journal of Theoretical and Applied Information Technology&lt;/full-title&gt;&lt;/periodical&gt;&lt;pages&gt;290-295&lt;/pages&gt;&lt;volume&gt;56&lt;/volume&gt;&lt;number&gt;2&lt;/number&gt;&lt;keywords&gt;&lt;keyword&gt;Ada Boost&lt;/keyword&gt;&lt;keyword&gt;Fuzzy Lattice Reasoning Classifier&lt;/keyword&gt;&lt;keyword&gt;Naïve Bayes&lt;/keyword&gt;&lt;keyword&gt;Opinion Mining&lt;/keyword&gt;&lt;keyword&gt;Sentiment Analysis&lt;/keyword&gt;&lt;/keywords&gt;&lt;dates&gt;&lt;year&gt;2013&lt;/year&gt;&lt;/dates&gt;&lt;isbn&gt;19928645&lt;/isbn&gt;&lt;urls&gt;&lt;/urls&gt;&lt;/record&gt;&lt;/Cite&gt;&lt;/EndNote&gt;</w:instrText>
      </w:r>
      <w:r w:rsidR="004737FB">
        <w:fldChar w:fldCharType="separate"/>
      </w:r>
      <w:r w:rsidR="004737FB">
        <w:rPr>
          <w:noProof/>
        </w:rPr>
        <w:t>(Satheesh Kumar and Vijayan 2013)</w:t>
      </w:r>
      <w:r w:rsidR="004737FB">
        <w:fldChar w:fldCharType="end"/>
      </w:r>
      <w:r w:rsidR="004737FB">
        <w:t xml:space="preserve"> </w:t>
      </w:r>
    </w:p>
    <w:p w14:paraId="24B4EEC7" w14:textId="7B9405C2" w:rsidR="004737FB" w:rsidRDefault="00154BA5" w:rsidP="00096CA1">
      <w:pPr>
        <w:pStyle w:val="ListParagraph"/>
        <w:numPr>
          <w:ilvl w:val="0"/>
          <w:numId w:val="2"/>
        </w:numPr>
      </w:pPr>
      <w:r>
        <w:t xml:space="preserve">Book Reviews – 7 extracted features w/ </w:t>
      </w:r>
      <w:proofErr w:type="spellStart"/>
      <w:r>
        <w:t>pos</w:t>
      </w:r>
      <w:proofErr w:type="spellEnd"/>
      <w:r>
        <w:t xml:space="preserve">-neg spectrum (used Amazon and Goodreads so includes some irrelevant to our purposes like price) – </w:t>
      </w:r>
      <w:proofErr w:type="spellStart"/>
      <w:r>
        <w:t>Sohail</w:t>
      </w:r>
      <w:proofErr w:type="spellEnd"/>
      <w:r>
        <w:t xml:space="preserve"> has a number of other papers on mining book reviews for book recommendation systems, should read these</w:t>
      </w:r>
      <w:r w:rsidR="004737FB">
        <w:fldChar w:fldCharType="begin"/>
      </w:r>
      <w:r w:rsidR="004737FB">
        <w:instrText xml:space="preserve"> ADDIN EN.CITE &lt;EndNote&gt;&lt;Cite&gt;&lt;Author&gt;Sohail&lt;/Author&gt;&lt;Year&gt;2016&lt;/Year&gt;&lt;RecNum&gt;6&lt;/RecNum&gt;&lt;DisplayText&gt;(Sohail, Siddiqui et al. 2016)&lt;/DisplayText&gt;&lt;record&gt;&lt;rec-number&gt;6&lt;/rec-number&gt;&lt;foreign-keys&gt;&lt;key app="EN" db-id="waaa0ept9wzf0nertdlpxdd8dstxfx0waw9z" timestamp="1549398658" guid="a3cfe81b-9b8f-4cad-9b19-b650d2f729dd"&gt;6&lt;/key&gt;&lt;/foreign-keys&gt;&lt;ref-type name="Journal Article"&gt;17&lt;/ref-type&gt;&lt;contributors&gt;&lt;authors&gt;&lt;author&gt;Sohail, Shahab Saquib&lt;/author&gt;&lt;author&gt;Siddiqui, Jamshed&lt;/author&gt;&lt;author&gt;Ali, Rashid&lt;/author&gt;&lt;/authors&gt;&lt;/contributors&gt;&lt;titles&gt;&lt;title&gt;Feature extraction and analysis of online reviews for the recommendation of books using opinion mining technique&lt;/title&gt;&lt;secondary-title&gt;Perspectives in Science&lt;/secondary-title&gt;&lt;/titles&gt;&lt;periodical&gt;&lt;full-title&gt;Perspectives in Science&lt;/full-title&gt;&lt;/periodical&gt;&lt;pages&gt;754-756&lt;/pages&gt;&lt;volume&gt;8&lt;/volume&gt;&lt;dates&gt;&lt;year&gt;2016&lt;/year&gt;&lt;/dates&gt;&lt;isbn&gt;22130209&lt;/isbn&gt;&lt;urls&gt;&lt;/urls&gt;&lt;electronic-resource-num&gt;10.1016/j.pisc.2016.06.079&lt;/electronic-resource-num&gt;&lt;/record&gt;&lt;/Cite&gt;&lt;/EndNote&gt;</w:instrText>
      </w:r>
      <w:r w:rsidR="004737FB">
        <w:fldChar w:fldCharType="separate"/>
      </w:r>
      <w:r w:rsidR="004737FB">
        <w:rPr>
          <w:noProof/>
        </w:rPr>
        <w:t>(</w:t>
      </w:r>
      <w:proofErr w:type="spellStart"/>
      <w:r w:rsidR="004737FB">
        <w:rPr>
          <w:noProof/>
        </w:rPr>
        <w:t>Sohail</w:t>
      </w:r>
      <w:proofErr w:type="spellEnd"/>
      <w:r w:rsidR="004737FB">
        <w:rPr>
          <w:noProof/>
        </w:rPr>
        <w:t>, Siddiqui et al. 2016)</w:t>
      </w:r>
      <w:r w:rsidR="004737FB">
        <w:fldChar w:fldCharType="end"/>
      </w:r>
    </w:p>
    <w:p w14:paraId="2081939D" w14:textId="4CDD759B" w:rsidR="004737FB" w:rsidRDefault="004737FB" w:rsidP="004737FB"/>
    <w:p w14:paraId="788D1815" w14:textId="77777777" w:rsidR="004737FB" w:rsidRDefault="004737FB" w:rsidP="004737FB">
      <w:r>
        <w:fldChar w:fldCharType="begin"/>
      </w:r>
      <w:r>
        <w:instrText xml:space="preserve"> ADDIN EN.CITE &lt;EndNote&gt;&lt;Cite Hidden="1"&gt;&lt;Author&gt;Satheesh Kumar&lt;/Author&gt;&lt;Year&gt;2013&lt;/Year&gt;&lt;RecNum&gt;3&lt;/RecNum&gt;&lt;record&gt;&lt;rec-number&gt;3&lt;/rec-number&gt;&lt;foreign-keys&gt;&lt;key app="EN" db-id="waaa0ept9wzf0nertdlpxdd8dstxfx0waw9z" timestamp="1549397310" guid="514ab738-a7e1-4848-b0d1-838aa01e593d"&gt;3&lt;/key&gt;&lt;key app="ENWeb" db-id=""&gt;0&lt;/key&gt;&lt;/foreign-keys&gt;&lt;ref-type name="Journal Article"&gt;17&lt;/ref-type&gt;&lt;contributors&gt;&lt;authors&gt;&lt;author&gt;Satheesh Kumar, R.&lt;/author&gt;&lt;author&gt;Vijayan, S.&lt;/author&gt;&lt;/authors&gt;&lt;/contributors&gt;&lt;titles&gt;&lt;title&gt;Mining movie reviews - An evaluation&lt;/title&gt;&lt;secondary-title&gt;Journal of Theoretical and Applied Information Technology&lt;/secondary-title&gt;&lt;/titles&gt;&lt;periodical&gt;&lt;full-title&gt;Journal of Theoretical and Applied Information Technology&lt;/full-title&gt;&lt;/periodical&gt;&lt;pages&gt;290-295&lt;/pages&gt;&lt;volume&gt;56&lt;/volume&gt;&lt;number&gt;2&lt;/number&gt;&lt;keywords&gt;&lt;keyword&gt;Ada Boost&lt;/keyword&gt;&lt;keyword&gt;Fuzzy Lattice Reasoning Classifier&lt;/keyword&gt;&lt;keyword&gt;Naïve Bayes&lt;/keyword&gt;&lt;keyword&gt;Opinion Mining&lt;/keyword&gt;&lt;keyword&gt;Sentiment Analysis&lt;/keyword&gt;&lt;/keywords&gt;&lt;dates&gt;&lt;year&gt;2013&lt;/year&gt;&lt;/dates&gt;&lt;isbn&gt;19928645&lt;/isbn&gt;&lt;urls&gt;&lt;/urls&gt;&lt;/record&gt;&lt;/Cite&gt;&lt;/EndNote&gt;</w:instrText>
      </w:r>
      <w:r>
        <w:fldChar w:fldCharType="separate"/>
      </w:r>
      <w:r>
        <w:fldChar w:fldCharType="end"/>
      </w:r>
    </w:p>
    <w:p w14:paraId="0D9536E3" w14:textId="77777777" w:rsidR="004737FB" w:rsidRDefault="004737FB" w:rsidP="004737FB"/>
    <w:p w14:paraId="5A2FA720" w14:textId="77777777" w:rsidR="004737FB" w:rsidRPr="004737FB" w:rsidRDefault="004737FB" w:rsidP="004737FB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737FB">
        <w:rPr>
          <w:noProof/>
        </w:rPr>
        <w:t xml:space="preserve">Cambria, E., et al. (2013). "New Avenues in Opinion Mining and Sentiment Analysis." </w:t>
      </w:r>
      <w:r w:rsidRPr="004737FB">
        <w:rPr>
          <w:noProof/>
          <w:u w:val="single"/>
        </w:rPr>
        <w:t>Intelligent Systems, IEEE</w:t>
      </w:r>
      <w:r w:rsidRPr="004737FB">
        <w:rPr>
          <w:noProof/>
        </w:rPr>
        <w:t xml:space="preserve"> </w:t>
      </w:r>
      <w:r w:rsidRPr="004737FB">
        <w:rPr>
          <w:b/>
          <w:noProof/>
        </w:rPr>
        <w:t>28</w:t>
      </w:r>
      <w:r w:rsidRPr="004737FB">
        <w:rPr>
          <w:noProof/>
        </w:rPr>
        <w:t>(2): 15-21.</w:t>
      </w:r>
    </w:p>
    <w:p w14:paraId="764362F7" w14:textId="77777777" w:rsidR="004737FB" w:rsidRPr="004737FB" w:rsidRDefault="004737FB" w:rsidP="004737FB">
      <w:pPr>
        <w:pStyle w:val="EndNoteBibliography"/>
        <w:rPr>
          <w:noProof/>
        </w:rPr>
      </w:pPr>
    </w:p>
    <w:p w14:paraId="21C35374" w14:textId="77777777" w:rsidR="004737FB" w:rsidRPr="004737FB" w:rsidRDefault="004737FB" w:rsidP="004737FB">
      <w:pPr>
        <w:pStyle w:val="EndNoteBibliography"/>
        <w:rPr>
          <w:noProof/>
        </w:rPr>
      </w:pPr>
      <w:r w:rsidRPr="004737FB">
        <w:rPr>
          <w:noProof/>
        </w:rPr>
        <w:t xml:space="preserve">Satheesh Kumar, R. and S. Vijayan (2013). "Mining movie reviews - An evaluation." </w:t>
      </w:r>
      <w:r w:rsidRPr="004737FB">
        <w:rPr>
          <w:noProof/>
          <w:u w:val="single"/>
        </w:rPr>
        <w:t>Journal of Theoretical and Applied Information Technology</w:t>
      </w:r>
      <w:r w:rsidRPr="004737FB">
        <w:rPr>
          <w:noProof/>
        </w:rPr>
        <w:t xml:space="preserve"> </w:t>
      </w:r>
      <w:r w:rsidRPr="004737FB">
        <w:rPr>
          <w:b/>
          <w:noProof/>
        </w:rPr>
        <w:t>56</w:t>
      </w:r>
      <w:r w:rsidRPr="004737FB">
        <w:rPr>
          <w:noProof/>
        </w:rPr>
        <w:t>(2): 290-295.</w:t>
      </w:r>
    </w:p>
    <w:p w14:paraId="11ECD2E4" w14:textId="77777777" w:rsidR="004737FB" w:rsidRPr="004737FB" w:rsidRDefault="004737FB" w:rsidP="004737FB">
      <w:pPr>
        <w:pStyle w:val="EndNoteBibliography"/>
        <w:ind w:left="720" w:hanging="720"/>
        <w:rPr>
          <w:noProof/>
        </w:rPr>
      </w:pPr>
      <w:r w:rsidRPr="004737FB">
        <w:rPr>
          <w:noProof/>
        </w:rPr>
        <w:tab/>
      </w:r>
    </w:p>
    <w:p w14:paraId="259BAFB2" w14:textId="77777777" w:rsidR="004737FB" w:rsidRPr="004737FB" w:rsidRDefault="004737FB" w:rsidP="004737FB">
      <w:pPr>
        <w:pStyle w:val="EndNoteBibliography"/>
        <w:rPr>
          <w:noProof/>
        </w:rPr>
      </w:pPr>
      <w:r w:rsidRPr="004737FB">
        <w:rPr>
          <w:noProof/>
        </w:rPr>
        <w:t xml:space="preserve">Sohail, S. S., et al. (2016). "Feature extraction and analysis of online reviews for the recommendation of books using opinion mining technique." </w:t>
      </w:r>
      <w:r w:rsidRPr="004737FB">
        <w:rPr>
          <w:noProof/>
          <w:u w:val="single"/>
        </w:rPr>
        <w:t>Perspectives in Science</w:t>
      </w:r>
      <w:r w:rsidRPr="004737FB">
        <w:rPr>
          <w:noProof/>
        </w:rPr>
        <w:t xml:space="preserve"> </w:t>
      </w:r>
      <w:r w:rsidRPr="004737FB">
        <w:rPr>
          <w:b/>
          <w:noProof/>
        </w:rPr>
        <w:t>8</w:t>
      </w:r>
      <w:r w:rsidRPr="004737FB">
        <w:rPr>
          <w:noProof/>
        </w:rPr>
        <w:t>: 754-756.</w:t>
      </w:r>
    </w:p>
    <w:p w14:paraId="5A34B08F" w14:textId="77777777" w:rsidR="004737FB" w:rsidRPr="004737FB" w:rsidRDefault="004737FB" w:rsidP="004737FB">
      <w:pPr>
        <w:pStyle w:val="EndNoteBibliography"/>
        <w:ind w:left="720" w:hanging="720"/>
        <w:rPr>
          <w:noProof/>
        </w:rPr>
      </w:pPr>
      <w:r w:rsidRPr="004737FB">
        <w:rPr>
          <w:noProof/>
        </w:rPr>
        <w:tab/>
      </w:r>
    </w:p>
    <w:p w14:paraId="3BAE0FB6" w14:textId="60AFFAC8" w:rsidR="00154BA5" w:rsidRPr="00C45EC6" w:rsidRDefault="004737FB" w:rsidP="004737FB">
      <w:r>
        <w:fldChar w:fldCharType="end"/>
      </w:r>
      <w:bookmarkStart w:id="0" w:name="_GoBack"/>
      <w:bookmarkEnd w:id="0"/>
    </w:p>
    <w:sectPr w:rsidR="00154BA5" w:rsidRPr="00C45EC6" w:rsidSect="00722CB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AD5AA9" w14:textId="77777777" w:rsidR="008752A5" w:rsidRDefault="008752A5" w:rsidP="00CB3B37">
      <w:r>
        <w:separator/>
      </w:r>
    </w:p>
  </w:endnote>
  <w:endnote w:type="continuationSeparator" w:id="0">
    <w:p w14:paraId="0F9B073D" w14:textId="77777777" w:rsidR="008752A5" w:rsidRDefault="008752A5" w:rsidP="00CB3B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609D71" w14:textId="77777777" w:rsidR="008752A5" w:rsidRDefault="008752A5" w:rsidP="00CB3B37">
      <w:r>
        <w:separator/>
      </w:r>
    </w:p>
  </w:footnote>
  <w:footnote w:type="continuationSeparator" w:id="0">
    <w:p w14:paraId="406EA73B" w14:textId="77777777" w:rsidR="008752A5" w:rsidRDefault="008752A5" w:rsidP="00CB3B3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F9C019A"/>
    <w:multiLevelType w:val="hybridMultilevel"/>
    <w:tmpl w:val="3C980C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C924C4B"/>
    <w:multiLevelType w:val="hybridMultilevel"/>
    <w:tmpl w:val="58BA61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5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aaa0ept9wzf0nertdlpxdd8dstxfx0waw9z&quot;&gt;My EndNote Library&lt;record-ids&gt;&lt;item&gt;2&lt;/item&gt;&lt;item&gt;3&lt;/item&gt;&lt;item&gt;6&lt;/item&gt;&lt;/record-ids&gt;&lt;/item&gt;&lt;/Libraries&gt;"/>
  </w:docVars>
  <w:rsids>
    <w:rsidRoot w:val="002143B6"/>
    <w:rsid w:val="00012B91"/>
    <w:rsid w:val="00096CA1"/>
    <w:rsid w:val="00154BA5"/>
    <w:rsid w:val="002143B6"/>
    <w:rsid w:val="002B7596"/>
    <w:rsid w:val="00463F6A"/>
    <w:rsid w:val="004737FB"/>
    <w:rsid w:val="00696914"/>
    <w:rsid w:val="00722CBE"/>
    <w:rsid w:val="00821A2B"/>
    <w:rsid w:val="008752A5"/>
    <w:rsid w:val="00C45EC6"/>
    <w:rsid w:val="00CB3B37"/>
    <w:rsid w:val="00FC5E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CB2251"/>
  <w15:chartTrackingRefBased/>
  <w15:docId w15:val="{E6BC2A35-6550-1D4D-A991-116EBF6C42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CB3B37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B3B37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B3B37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CB3B3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3B3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CB3B3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CB3B37"/>
    <w:rPr>
      <w:rFonts w:ascii="Calibri" w:hAnsi="Calibri" w:cs="Calibri"/>
    </w:rPr>
  </w:style>
  <w:style w:type="paragraph" w:styleId="ListParagraph">
    <w:name w:val="List Paragraph"/>
    <w:basedOn w:val="Normal"/>
    <w:uiPriority w:val="34"/>
    <w:qFormat/>
    <w:rsid w:val="0069691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603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AE3B4CA-CFBD-D749-B0BB-7D579C31C7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</Pages>
  <Words>866</Words>
  <Characters>5301</Characters>
  <Application>Microsoft Office Word</Application>
  <DocSecurity>0</DocSecurity>
  <Lines>7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eger, Samantha</dc:creator>
  <cp:keywords/>
  <dc:description/>
  <cp:lastModifiedBy>Jaeger, Samantha</cp:lastModifiedBy>
  <cp:revision>6</cp:revision>
  <dcterms:created xsi:type="dcterms:W3CDTF">2019-02-05T19:33:00Z</dcterms:created>
  <dcterms:modified xsi:type="dcterms:W3CDTF">2019-02-05T20:35:00Z</dcterms:modified>
</cp:coreProperties>
</file>